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8A1A76"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8A1A76"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xml:space="preserve">- </w:t>
      </w:r>
      <w:r w:rsidRPr="003278AF">
        <w:rPr>
          <w:b/>
          <w:strike/>
          <w:color w:val="FF0000"/>
        </w:rPr>
        <w:t>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65BAA778" w14:textId="77777777" w:rsidR="008A4482" w:rsidRDefault="008A4482" w:rsidP="00812118"/>
    <w:p w14:paraId="1C7ECD2D" w14:textId="6B058250" w:rsidR="008A4482" w:rsidRPr="008A4482" w:rsidRDefault="008A4482" w:rsidP="008A4482">
      <w:pPr>
        <w:rPr>
          <w:lang w:val="en-US"/>
        </w:rPr>
      </w:pPr>
      <w:r w:rsidRPr="008A4482">
        <w:lastRenderedPageBreak/>
        <w:drawing>
          <wp:inline distT="0" distB="0" distL="0" distR="0" wp14:anchorId="7096C3D2" wp14:editId="3CC7B4AF">
            <wp:extent cx="5943600" cy="360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608070"/>
                    </a:xfrm>
                    <a:prstGeom prst="rect">
                      <a:avLst/>
                    </a:prstGeom>
                  </pic:spPr>
                </pic:pic>
              </a:graphicData>
            </a:graphic>
          </wp:inline>
        </w:drawing>
      </w:r>
      <w:r>
        <w:t xml:space="preserve"> from “</w:t>
      </w:r>
      <w:r w:rsidRPr="008A4482">
        <w:rPr>
          <w:b/>
          <w:bCs/>
          <w:lang w:val="en-US"/>
        </w:rPr>
        <w:t>Design of a Contact-Aided Compliant Notched- Tube Joint for Surgical Mani</w:t>
      </w:r>
      <w:r>
        <w:rPr>
          <w:b/>
          <w:bCs/>
          <w:lang w:val="en-US"/>
        </w:rPr>
        <w:t xml:space="preserve">pulation in Confined Workspaces” </w:t>
      </w:r>
      <w:r>
        <w:rPr>
          <w:bCs/>
          <w:lang w:val="en-US"/>
        </w:rPr>
        <w:t xml:space="preserve">bending angle of 3 consecutive notches, with arc length = 4.23mm is 80deg therefore, one notch bends </w:t>
      </w:r>
      <w:r w:rsidRPr="008A4482">
        <w:rPr>
          <w:b/>
          <w:bCs/>
          <w:color w:val="FF0000"/>
          <w:lang w:val="en-US"/>
        </w:rPr>
        <w:t>26.7deg.</w:t>
      </w:r>
    </w:p>
    <w:p w14:paraId="44B78A2C" w14:textId="568F9894" w:rsidR="008A4482" w:rsidRDefault="008A4482" w:rsidP="00812118"/>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lastRenderedPageBreak/>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31EF28C5">
            <wp:extent cx="3629660" cy="222919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3637995" cy="2234309"/>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t>Laser fibre minimum radius of curvature: 2mm</w:t>
      </w:r>
    </w:p>
    <w:p w14:paraId="33CF0BF2" w14:textId="58C6412E" w:rsidR="00D91749" w:rsidRDefault="00D91749" w:rsidP="00371C2C">
      <w:r w:rsidRPr="00D91749">
        <w:rPr>
          <w:noProof/>
          <w:lang w:val="en-US"/>
        </w:rPr>
        <w:drawing>
          <wp:inline distT="0" distB="0" distL="0" distR="0" wp14:anchorId="48BF6F68" wp14:editId="00FA4251">
            <wp:extent cx="1743509" cy="30860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49706" cy="3096993"/>
                    </a:xfrm>
                    <a:prstGeom prst="rect">
                      <a:avLst/>
                    </a:prstGeom>
                  </pic:spPr>
                </pic:pic>
              </a:graphicData>
            </a:graphic>
          </wp:inline>
        </w:drawing>
      </w:r>
    </w:p>
    <w:p w14:paraId="7CF8CD7C" w14:textId="77777777" w:rsidR="00C44874" w:rsidRDefault="00C44874" w:rsidP="00371C2C"/>
    <w:p w14:paraId="0CCAA092" w14:textId="2BDD3B97" w:rsidR="00C44874" w:rsidRPr="00C44874" w:rsidRDefault="00C44874">
      <w:pPr>
        <w:rPr>
          <w:b/>
        </w:rPr>
      </w:pPr>
      <w:r w:rsidRPr="00C44874">
        <w:rPr>
          <w:b/>
        </w:rPr>
        <w:t>After Committee Meeting: 19-Oct-2017</w:t>
      </w:r>
    </w:p>
    <w:p w14:paraId="1BCD3E56" w14:textId="1BCA6FCC" w:rsidR="00C44874" w:rsidRDefault="00C44874">
      <w:r>
        <w:t xml:space="preserve">Actions: </w:t>
      </w:r>
    </w:p>
    <w:p w14:paraId="444164F2" w14:textId="320BA217" w:rsidR="00C44874" w:rsidRDefault="00C44874" w:rsidP="00C44874">
      <w:pPr>
        <w:pStyle w:val="ListParagraph"/>
        <w:numPr>
          <w:ilvl w:val="0"/>
          <w:numId w:val="28"/>
        </w:numPr>
      </w:pPr>
      <w:r>
        <w:t>Force and cyclic testing of the wrist</w:t>
      </w:r>
    </w:p>
    <w:p w14:paraId="6AA75F9B" w14:textId="3A0DF1F5" w:rsidR="00C44874" w:rsidRDefault="00C44874" w:rsidP="00C44874">
      <w:pPr>
        <w:pStyle w:val="ListParagraph"/>
        <w:numPr>
          <w:ilvl w:val="0"/>
          <w:numId w:val="28"/>
        </w:numPr>
      </w:pPr>
      <w:r>
        <w:t>Describe the material properties of NiTi and why it is used to make the wrist</w:t>
      </w:r>
    </w:p>
    <w:p w14:paraId="0078EC4D" w14:textId="66A9FD6F" w:rsidR="00C44874" w:rsidRDefault="00C44874" w:rsidP="00C44874">
      <w:pPr>
        <w:pStyle w:val="ListParagraph"/>
        <w:numPr>
          <w:ilvl w:val="0"/>
          <w:numId w:val="28"/>
        </w:numPr>
      </w:pPr>
      <w:r>
        <w:t>Needs Analysis – separate respondents with 0% TEES experience from the results as they have no experience and so may be outliers in the results</w:t>
      </w:r>
    </w:p>
    <w:p w14:paraId="5656969B" w14:textId="1E15C16B" w:rsidR="00E259EA" w:rsidRPr="00E259EA" w:rsidRDefault="00C44874" w:rsidP="00E259EA">
      <w:pPr>
        <w:pStyle w:val="ListParagraph"/>
        <w:numPr>
          <w:ilvl w:val="0"/>
          <w:numId w:val="28"/>
        </w:numPr>
      </w:pPr>
      <w:r>
        <w:t xml:space="preserve">Theoretical analysis of NiTi and the compliant joints/tools – use these reference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68ecd6b4-a785-40b8-a2b1-fd72ece26757" ] } ], "mendeley" : { "formattedCitation" : "(3)", "plainTextFormattedCitation" : "(3)" }, "properties" : { "noteIndex" : 0 }, "schema" : "https://github.com/citation-style-language/schema/raw/master/csl-citation.json" }</w:instrText>
      </w:r>
      <w:r>
        <w:fldChar w:fldCharType="separate"/>
      </w:r>
      <w:r w:rsidRPr="00C44874">
        <w:t>(3)</w:t>
      </w:r>
      <w:r>
        <w:fldChar w:fldCharType="end"/>
      </w:r>
      <w:r w:rsidR="00AF2D18">
        <w:t xml:space="preserve">, </w:t>
      </w:r>
      <w:r w:rsidR="00E259EA">
        <w:t>“</w:t>
      </w:r>
      <w:r w:rsidR="00E259EA" w:rsidRPr="00E259EA">
        <w:t>Design of a Contact-Aided Compliant Notched-Tube Joint for Surgical Manipulation in Confined Workspaces”</w:t>
      </w:r>
    </w:p>
    <w:p w14:paraId="66F88242" w14:textId="61843737" w:rsidR="00C44874" w:rsidRDefault="00E259EA" w:rsidP="00C44874">
      <w:pPr>
        <w:pStyle w:val="ListParagraph"/>
        <w:numPr>
          <w:ilvl w:val="0"/>
          <w:numId w:val="28"/>
        </w:numPr>
      </w:pPr>
      <w:r>
        <w:t>Comparison of new tools vs old tools for reaching targets (user feedback study)</w:t>
      </w:r>
    </w:p>
    <w:p w14:paraId="152C59F8" w14:textId="789BB937" w:rsidR="00E259EA" w:rsidRDefault="00CD33E1" w:rsidP="00C44874">
      <w:pPr>
        <w:pStyle w:val="ListParagraph"/>
        <w:numPr>
          <w:ilvl w:val="0"/>
          <w:numId w:val="28"/>
        </w:numPr>
      </w:pPr>
      <w:r>
        <w:t xml:space="preserve">Safety </w:t>
      </w:r>
      <w:r w:rsidR="003278AF">
        <w:t>stop on the shaft by the collet so that the shaft doesn’t slip in the collet</w:t>
      </w:r>
    </w:p>
    <w:p w14:paraId="555F60D4" w14:textId="68C1B2FD" w:rsidR="00172156" w:rsidRDefault="00172156" w:rsidP="00C44874">
      <w:pPr>
        <w:pStyle w:val="ListParagraph"/>
        <w:numPr>
          <w:ilvl w:val="0"/>
          <w:numId w:val="28"/>
        </w:numPr>
      </w:pPr>
      <w:r>
        <w:t>Patent – have until April to file the provisional and then one year after the provisional to file full patent, need to have a company interested in the patent to fund it in order to file the full patent (or file another provisional)</w:t>
      </w:r>
    </w:p>
    <w:p w14:paraId="3794F682" w14:textId="5656F4D6" w:rsidR="00172156" w:rsidRDefault="00172156" w:rsidP="00172156">
      <w:pPr>
        <w:pStyle w:val="ListParagraph"/>
        <w:numPr>
          <w:ilvl w:val="1"/>
          <w:numId w:val="28"/>
        </w:numPr>
      </w:pPr>
      <w:r>
        <w:t>Meeting with Ed</w:t>
      </w:r>
    </w:p>
    <w:p w14:paraId="11827F36" w14:textId="60FB94C0" w:rsidR="00172156" w:rsidRDefault="00172156" w:rsidP="00172156">
      <w:pPr>
        <w:pStyle w:val="ListParagraph"/>
        <w:numPr>
          <w:ilvl w:val="1"/>
          <w:numId w:val="28"/>
        </w:numPr>
      </w:pPr>
      <w:r>
        <w:t>Invention disclosure form</w:t>
      </w:r>
    </w:p>
    <w:p w14:paraId="4257A8F0" w14:textId="7B8B1E3A" w:rsidR="00463D53" w:rsidRDefault="00463D53" w:rsidP="00463D53">
      <w:r>
        <w:t>Feedback from TEES course 29-30-Nov-2017</w:t>
      </w:r>
    </w:p>
    <w:p w14:paraId="7ACF3E04" w14:textId="0815FCDC" w:rsidR="00463D53" w:rsidRDefault="00463D53" w:rsidP="00463D53">
      <w:pPr>
        <w:pStyle w:val="ListParagraph"/>
        <w:numPr>
          <w:ilvl w:val="0"/>
          <w:numId w:val="31"/>
        </w:numPr>
      </w:pPr>
      <w:r>
        <w:t xml:space="preserve">Used tool to orient a laser fibre and lasered tissue inside cadaver </w:t>
      </w:r>
    </w:p>
    <w:p w14:paraId="2956F587" w14:textId="5E10E47A" w:rsidR="00463D53" w:rsidRDefault="00463D53" w:rsidP="00463D53">
      <w:pPr>
        <w:pStyle w:val="ListParagraph"/>
        <w:numPr>
          <w:ilvl w:val="0"/>
          <w:numId w:val="31"/>
        </w:numPr>
      </w:pPr>
      <w:r>
        <w:t>Feedback surveys</w:t>
      </w:r>
    </w:p>
    <w:p w14:paraId="54911CF6" w14:textId="21566D3E" w:rsidR="00463D53" w:rsidRDefault="00463D53" w:rsidP="00463D53">
      <w:pPr>
        <w:pStyle w:val="ListParagraph"/>
        <w:numPr>
          <w:ilvl w:val="0"/>
          <w:numId w:val="31"/>
        </w:numPr>
      </w:pPr>
      <w:r>
        <w:t>Bugs in the tool</w:t>
      </w:r>
    </w:p>
    <w:p w14:paraId="472A414D" w14:textId="2733E80B" w:rsidR="003278AF" w:rsidRDefault="003278AF" w:rsidP="003278AF">
      <w:r>
        <w:t xml:space="preserve">TODO: </w:t>
      </w:r>
    </w:p>
    <w:p w14:paraId="47644B97" w14:textId="345CA616" w:rsidR="003278AF" w:rsidRDefault="003278AF" w:rsidP="003278AF">
      <w:pPr>
        <w:pStyle w:val="ListParagraph"/>
        <w:numPr>
          <w:ilvl w:val="0"/>
          <w:numId w:val="30"/>
        </w:numPr>
      </w:pPr>
      <w:r>
        <w:t xml:space="preserve">Force testing with the same shaft length to account for the moment arm: </w:t>
      </w:r>
    </w:p>
    <w:p w14:paraId="20BDED26" w14:textId="0EDDD63B" w:rsidR="003278AF" w:rsidRDefault="003278AF" w:rsidP="003278AF">
      <w:pPr>
        <w:pStyle w:val="ListParagraph"/>
        <w:numPr>
          <w:ilvl w:val="1"/>
          <w:numId w:val="30"/>
        </w:numPr>
      </w:pPr>
      <w:r>
        <w:t xml:space="preserve">Cyclic loading </w:t>
      </w:r>
    </w:p>
    <w:p w14:paraId="0BFE3272" w14:textId="77777777" w:rsidR="00172156" w:rsidRDefault="003278AF" w:rsidP="003278AF">
      <w:pPr>
        <w:pStyle w:val="ListParagraph"/>
        <w:numPr>
          <w:ilvl w:val="1"/>
          <w:numId w:val="30"/>
        </w:numPr>
      </w:pPr>
      <w:r>
        <w:t xml:space="preserve">Tip Force – where on the tip is the dissection tip? Based on that, figure out the direction of the applied tip force -&gt; apply load there with load cell, and use load cell to tension the cable </w:t>
      </w:r>
      <w:r w:rsidR="00172156">
        <w:t>to plot bending angle vs. tip force</w:t>
      </w:r>
    </w:p>
    <w:p w14:paraId="229463F4" w14:textId="77777777" w:rsidR="00172156" w:rsidRDefault="00172156" w:rsidP="00172156">
      <w:pPr>
        <w:pStyle w:val="ListParagraph"/>
        <w:numPr>
          <w:ilvl w:val="0"/>
          <w:numId w:val="30"/>
        </w:numPr>
      </w:pPr>
      <w:r>
        <w:t xml:space="preserve">Sterilizability: tip can’t be sterilized because the cable is occluding the tip </w:t>
      </w:r>
    </w:p>
    <w:p w14:paraId="588FE29C" w14:textId="03C9062C" w:rsidR="00172156" w:rsidRDefault="00172156" w:rsidP="00172156">
      <w:pPr>
        <w:pStyle w:val="ListParagraph"/>
        <w:numPr>
          <w:ilvl w:val="1"/>
          <w:numId w:val="30"/>
        </w:numPr>
      </w:pPr>
      <w:r>
        <w:t xml:space="preserve">SolutionA: laser weld the cable to the tip but the cable is SS whereas wrist is NiTi and can’t weld two dissimilar metals. </w:t>
      </w:r>
    </w:p>
    <w:p w14:paraId="6A9E1B52" w14:textId="77777777" w:rsidR="00172156" w:rsidRDefault="00172156" w:rsidP="00172156">
      <w:pPr>
        <w:pStyle w:val="ListParagraph"/>
        <w:numPr>
          <w:ilvl w:val="2"/>
          <w:numId w:val="30"/>
        </w:numPr>
      </w:pPr>
      <w:r>
        <w:t>Solution: NiTi wire instead of the cable</w:t>
      </w:r>
    </w:p>
    <w:p w14:paraId="4EBBEB47" w14:textId="77777777" w:rsidR="00172156" w:rsidRDefault="00172156" w:rsidP="00172156">
      <w:pPr>
        <w:pStyle w:val="ListParagraph"/>
        <w:numPr>
          <w:ilvl w:val="1"/>
          <w:numId w:val="30"/>
        </w:numPr>
      </w:pPr>
      <w:r>
        <w:t>SolutionB: laser weld a tube onto the end of the cable and create a ‘pocket’ to trap the tube</w:t>
      </w:r>
    </w:p>
    <w:p w14:paraId="2E866FE1" w14:textId="20F46484" w:rsidR="00172156" w:rsidRDefault="00172156" w:rsidP="00172156">
      <w:pPr>
        <w:pStyle w:val="ListParagraph"/>
        <w:numPr>
          <w:ilvl w:val="0"/>
          <w:numId w:val="30"/>
        </w:numPr>
      </w:pPr>
      <w:r>
        <w:t>Mechanism design: Cuff slider that will bend the tip (</w:t>
      </w:r>
      <w:r w:rsidR="00F50872">
        <w:t xml:space="preserve">hemicylindrical </w:t>
      </w:r>
      <w:r>
        <w:t>sleeve) instead of the wedge so that it can be actuated in any direction</w:t>
      </w:r>
    </w:p>
    <w:p w14:paraId="51608B16" w14:textId="438A59D4" w:rsidR="00172156" w:rsidRDefault="00172156" w:rsidP="00172156">
      <w:pPr>
        <w:pStyle w:val="ListParagraph"/>
        <w:numPr>
          <w:ilvl w:val="1"/>
          <w:numId w:val="30"/>
        </w:numPr>
      </w:pPr>
      <w:r>
        <w:t>Lock?</w:t>
      </w:r>
    </w:p>
    <w:p w14:paraId="682729E4" w14:textId="42B95307" w:rsidR="003F066B" w:rsidRDefault="003F066B" w:rsidP="003F066B">
      <w:pPr>
        <w:pStyle w:val="ListParagraph"/>
        <w:numPr>
          <w:ilvl w:val="0"/>
          <w:numId w:val="30"/>
        </w:numPr>
      </w:pPr>
      <w:r>
        <w:t xml:space="preserve">Dissection Tip: </w:t>
      </w:r>
    </w:p>
    <w:p w14:paraId="417F10EE" w14:textId="47631AE1" w:rsidR="003F066B" w:rsidRDefault="003F066B" w:rsidP="003F066B">
      <w:pPr>
        <w:pStyle w:val="ListParagraph"/>
        <w:numPr>
          <w:ilvl w:val="1"/>
          <w:numId w:val="30"/>
        </w:numPr>
      </w:pPr>
      <w:r>
        <w:lastRenderedPageBreak/>
        <w:t>Dissection tip flat edge should be orthogonal to the bending plane</w:t>
      </w:r>
    </w:p>
    <w:p w14:paraId="21FECF4A" w14:textId="6920A230" w:rsidR="003F066B" w:rsidRDefault="003F066B" w:rsidP="003F066B">
      <w:pPr>
        <w:pStyle w:val="ListParagraph"/>
        <w:numPr>
          <w:ilvl w:val="1"/>
          <w:numId w:val="30"/>
        </w:numPr>
      </w:pPr>
      <w:r>
        <w:t>Need one to the left and one to the right</w:t>
      </w:r>
    </w:p>
    <w:p w14:paraId="39A4FC7E" w14:textId="0C65E28A" w:rsidR="00172156" w:rsidRDefault="00172156" w:rsidP="00172156">
      <w:pPr>
        <w:pStyle w:val="ListParagraph"/>
        <w:numPr>
          <w:ilvl w:val="0"/>
          <w:numId w:val="30"/>
        </w:numPr>
      </w:pPr>
      <w:r>
        <w:t>User Testing: Print anatomy with coloured in targets</w:t>
      </w:r>
      <w:r>
        <w:tab/>
      </w:r>
    </w:p>
    <w:p w14:paraId="79189AE1" w14:textId="4D166279" w:rsidR="00172156" w:rsidRDefault="00172156" w:rsidP="00172156">
      <w:pPr>
        <w:pStyle w:val="ListParagraph"/>
        <w:numPr>
          <w:ilvl w:val="1"/>
          <w:numId w:val="30"/>
        </w:numPr>
      </w:pPr>
      <w:r>
        <w:t xml:space="preserve">Prepare the 3D models </w:t>
      </w:r>
    </w:p>
    <w:p w14:paraId="4CF20E98" w14:textId="0A07C053" w:rsidR="00172156" w:rsidRDefault="00172156" w:rsidP="00172156">
      <w:pPr>
        <w:pStyle w:val="ListParagraph"/>
        <w:numPr>
          <w:ilvl w:val="1"/>
          <w:numId w:val="30"/>
        </w:numPr>
      </w:pPr>
      <w:r>
        <w:t>Add the base so it can be mounted on the platform.</w:t>
      </w:r>
    </w:p>
    <w:p w14:paraId="6669E3C7" w14:textId="446B332D" w:rsidR="00172156" w:rsidRDefault="00172156" w:rsidP="00172156">
      <w:pPr>
        <w:pStyle w:val="ListParagraph"/>
        <w:numPr>
          <w:ilvl w:val="0"/>
          <w:numId w:val="30"/>
        </w:numPr>
      </w:pPr>
      <w:r>
        <w:t>Preshape the tip so that it starts at the Rosen curvature</w:t>
      </w:r>
    </w:p>
    <w:p w14:paraId="07543468" w14:textId="6C5D1FBF" w:rsidR="00172156" w:rsidRDefault="00172156" w:rsidP="00172156">
      <w:pPr>
        <w:pStyle w:val="ListParagraph"/>
        <w:numPr>
          <w:ilvl w:val="1"/>
          <w:numId w:val="30"/>
        </w:numPr>
      </w:pPr>
      <w:r>
        <w:t>Mill an Al mold with Rosen curvature so the tips can be preshaped</w:t>
      </w:r>
    </w:p>
    <w:p w14:paraId="72316784" w14:textId="1B611DAD" w:rsidR="00172156" w:rsidRDefault="00172156" w:rsidP="00172156">
      <w:pPr>
        <w:pStyle w:val="ListParagraph"/>
        <w:numPr>
          <w:ilvl w:val="0"/>
          <w:numId w:val="30"/>
        </w:numPr>
      </w:pPr>
      <w:r>
        <w:t xml:space="preserve">Using the tool at SickKids: </w:t>
      </w:r>
    </w:p>
    <w:p w14:paraId="4B97D8B3" w14:textId="3B6EF84F" w:rsidR="00172156" w:rsidRDefault="00172156" w:rsidP="00172156">
      <w:pPr>
        <w:pStyle w:val="ListParagraph"/>
        <w:numPr>
          <w:ilvl w:val="1"/>
          <w:numId w:val="30"/>
        </w:numPr>
      </w:pPr>
      <w:r>
        <w:t>Innovation form? – Chris Cald</w:t>
      </w:r>
      <w:r w:rsidR="00CD0505">
        <w:t>e</w:t>
      </w:r>
      <w:r>
        <w:t>rone, perioperative services</w:t>
      </w:r>
    </w:p>
    <w:p w14:paraId="710B943C" w14:textId="143E5493" w:rsidR="00172156" w:rsidRDefault="00172156" w:rsidP="00172156">
      <w:pPr>
        <w:pStyle w:val="ListParagraph"/>
        <w:numPr>
          <w:ilvl w:val="1"/>
          <w:numId w:val="30"/>
        </w:numPr>
      </w:pPr>
      <w:r>
        <w:t>Make a flow chart for tool manufacturing to ensure each component has a cert about being manufactured in a sterile environment</w:t>
      </w:r>
    </w:p>
    <w:p w14:paraId="61083DF9" w14:textId="4C73AD4B" w:rsidR="00172156" w:rsidRDefault="00172156" w:rsidP="00172156">
      <w:pPr>
        <w:pStyle w:val="ListParagraph"/>
        <w:numPr>
          <w:ilvl w:val="1"/>
          <w:numId w:val="30"/>
        </w:numPr>
      </w:pPr>
      <w:r>
        <w:t>NO SOLDERING</w:t>
      </w:r>
    </w:p>
    <w:p w14:paraId="1B50DC35" w14:textId="437C79D0" w:rsidR="00E60FF2" w:rsidRDefault="00E60FF2" w:rsidP="00E60FF2">
      <w:pPr>
        <w:pStyle w:val="ListParagraph"/>
        <w:numPr>
          <w:ilvl w:val="0"/>
          <w:numId w:val="30"/>
        </w:numPr>
      </w:pPr>
      <w:r>
        <w:t>Handle – grip at the ‘palm’ that can rotate (metal tubing inside) and silicone outside to have friction against the rubber glove</w:t>
      </w:r>
    </w:p>
    <w:p w14:paraId="23DF2ADF" w14:textId="2CF36710" w:rsidR="00E60FF2" w:rsidRDefault="00E60FF2" w:rsidP="00E60FF2">
      <w:pPr>
        <w:pStyle w:val="ListParagraph"/>
        <w:numPr>
          <w:ilvl w:val="0"/>
          <w:numId w:val="30"/>
        </w:numPr>
      </w:pPr>
      <w:r>
        <w:t xml:space="preserve">Weld NiTi wire to the hole on the wrist instead of using ss cable </w:t>
      </w:r>
    </w:p>
    <w:p w14:paraId="466CFCE0" w14:textId="4AC877B9" w:rsidR="003278AF" w:rsidRDefault="00E60FF2" w:rsidP="00936E42">
      <w:pPr>
        <w:pStyle w:val="ListParagraph"/>
        <w:numPr>
          <w:ilvl w:val="1"/>
          <w:numId w:val="30"/>
        </w:numPr>
      </w:pPr>
      <w:r>
        <w:t xml:space="preserve">Hole should be same size as the wire diameter </w:t>
      </w:r>
    </w:p>
    <w:p w14:paraId="07A5DC23" w14:textId="28081215" w:rsidR="00936E42" w:rsidRDefault="00936E42" w:rsidP="00936E42">
      <w:r>
        <w:t>Meeting 21-Dec-2017</w:t>
      </w:r>
    </w:p>
    <w:p w14:paraId="4120F29C" w14:textId="33E98D12" w:rsidR="00936E42" w:rsidRDefault="00936E42" w:rsidP="00936E42">
      <w:pPr>
        <w:pStyle w:val="ListParagraph"/>
        <w:numPr>
          <w:ilvl w:val="0"/>
          <w:numId w:val="19"/>
        </w:numPr>
      </w:pPr>
      <w:r>
        <w:t xml:space="preserve">Handle ergonomics and grip: </w:t>
      </w:r>
    </w:p>
    <w:p w14:paraId="367FB4DC" w14:textId="3F4E94AF" w:rsidR="00936E42" w:rsidRDefault="00936E42" w:rsidP="00936E42">
      <w:pPr>
        <w:pStyle w:val="ListParagraph"/>
        <w:numPr>
          <w:ilvl w:val="1"/>
          <w:numId w:val="19"/>
        </w:numPr>
      </w:pPr>
      <w:r>
        <w:t xml:space="preserve">Want to make a thinner handle (same dimensions as Panetti) because: </w:t>
      </w:r>
    </w:p>
    <w:p w14:paraId="4052B09F" w14:textId="4603DAB5" w:rsidR="00936E42" w:rsidRDefault="00936E42" w:rsidP="00936E42">
      <w:pPr>
        <w:pStyle w:val="ListParagraph"/>
        <w:numPr>
          <w:ilvl w:val="2"/>
          <w:numId w:val="19"/>
        </w:numPr>
      </w:pPr>
      <w:r>
        <w:t>Survey results from the course suggested the handle was bulky</w:t>
      </w:r>
    </w:p>
    <w:p w14:paraId="4C67D283" w14:textId="214BAD31" w:rsidR="00936E42" w:rsidRDefault="00936E42" w:rsidP="00936E42">
      <w:pPr>
        <w:pStyle w:val="ListParagraph"/>
        <w:numPr>
          <w:ilvl w:val="2"/>
          <w:numId w:val="19"/>
        </w:numPr>
      </w:pPr>
      <w:r>
        <w:t>This size is commonly used for ontological instrumentation</w:t>
      </w:r>
    </w:p>
    <w:p w14:paraId="5C902797" w14:textId="06FBC000" w:rsidR="00936E42" w:rsidRDefault="00936E42" w:rsidP="00936E42">
      <w:pPr>
        <w:pStyle w:val="ListParagraph"/>
        <w:numPr>
          <w:ilvl w:val="2"/>
          <w:numId w:val="19"/>
        </w:numPr>
      </w:pPr>
      <w:r>
        <w:t>A ‘thicker diameter’ handle with a thinner tip means that larger translations with your fingers translate to smaller/finer movements at the tip</w:t>
      </w:r>
    </w:p>
    <w:p w14:paraId="44C977C8" w14:textId="636ED201" w:rsidR="00FD24B4" w:rsidRDefault="00FD24B4" w:rsidP="00936E42">
      <w:pPr>
        <w:pStyle w:val="ListParagraph"/>
        <w:numPr>
          <w:ilvl w:val="2"/>
          <w:numId w:val="19"/>
        </w:numPr>
      </w:pPr>
      <w:r>
        <w:t>If the handle diameter is narrower than your finger tips then it is easier to grip is the pads of your fingers are able to mold to the shape</w:t>
      </w:r>
    </w:p>
    <w:p w14:paraId="4ED884E3" w14:textId="0AA804E8" w:rsidR="00FD24B4" w:rsidRDefault="00FD24B4" w:rsidP="00936E42">
      <w:pPr>
        <w:pStyle w:val="ListParagraph"/>
        <w:numPr>
          <w:ilvl w:val="2"/>
          <w:numId w:val="19"/>
        </w:numPr>
      </w:pPr>
      <w:r>
        <w:t xml:space="preserve">This size is able to fit alongside the endoscope </w:t>
      </w:r>
    </w:p>
    <w:p w14:paraId="5D868301" w14:textId="0D6C3F82" w:rsidR="00DB08CA" w:rsidRDefault="00DB08CA" w:rsidP="00936E42">
      <w:pPr>
        <w:pStyle w:val="ListParagraph"/>
        <w:numPr>
          <w:ilvl w:val="2"/>
          <w:numId w:val="19"/>
        </w:numPr>
      </w:pPr>
      <w:r>
        <w:t xml:space="preserve">Straight, not bent handle which is commonly used for microscopic otologic tools, because you need to feed the instrument alongside the endoscope </w:t>
      </w:r>
    </w:p>
    <w:p w14:paraId="58605F48" w14:textId="7846F3CB" w:rsidR="001A1BA1" w:rsidRDefault="001A1BA1" w:rsidP="001A1BA1">
      <w:r>
        <w:t>Making tool for clinical use 29-Jan-2018</w:t>
      </w:r>
    </w:p>
    <w:p w14:paraId="67038322" w14:textId="31DFC3DB" w:rsidR="00C44874" w:rsidRDefault="001A1BA1">
      <w:r>
        <w:rPr>
          <w:noProof/>
          <w:lang w:val="en-US"/>
        </w:rPr>
        <w:drawing>
          <wp:inline distT="0" distB="0" distL="0" distR="0" wp14:anchorId="5FAC179A" wp14:editId="50D8720A">
            <wp:extent cx="2081233" cy="1560035"/>
            <wp:effectExtent l="0" t="0" r="0" b="0"/>
            <wp:docPr id="37" name="Picture 37" descr="../../../../Downloads/IMG_8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31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84927" cy="1562804"/>
                    </a:xfrm>
                    <a:prstGeom prst="rect">
                      <a:avLst/>
                    </a:prstGeom>
                    <a:noFill/>
                    <a:ln>
                      <a:noFill/>
                    </a:ln>
                  </pic:spPr>
                </pic:pic>
              </a:graphicData>
            </a:graphic>
          </wp:inline>
        </w:drawing>
      </w:r>
    </w:p>
    <w:p w14:paraId="6E9D9281" w14:textId="4ED3C92B" w:rsidR="008B1A1D" w:rsidRDefault="001A1BA1" w:rsidP="008B1A1D">
      <w:pPr>
        <w:pStyle w:val="ListParagraph"/>
        <w:numPr>
          <w:ilvl w:val="0"/>
          <w:numId w:val="19"/>
        </w:numPr>
      </w:pPr>
      <w:r>
        <w:t>KTP laser fibre used in cadaver during November 30 TEES course</w:t>
      </w:r>
    </w:p>
    <w:p w14:paraId="43E84253" w14:textId="77777777" w:rsidR="001A1BA1" w:rsidRPr="001A1BA1" w:rsidRDefault="001A1BA1" w:rsidP="001A1BA1">
      <w:pPr>
        <w:pStyle w:val="ListParagraph"/>
        <w:numPr>
          <w:ilvl w:val="0"/>
          <w:numId w:val="19"/>
        </w:numPr>
        <w:rPr>
          <w:lang w:val="en-US"/>
        </w:rPr>
      </w:pPr>
      <w:r>
        <w:lastRenderedPageBreak/>
        <w:t xml:space="preserve">Product number: </w:t>
      </w:r>
      <w:r w:rsidRPr="001A1BA1">
        <w:rPr>
          <w:lang w:val="en-US"/>
        </w:rPr>
        <w:t>PowerFlex272SE-RT</w:t>
      </w:r>
    </w:p>
    <w:p w14:paraId="52952447" w14:textId="60DE84E3" w:rsidR="001A1BA1" w:rsidRDefault="001A1BA1" w:rsidP="001A1BA1">
      <w:pPr>
        <w:pStyle w:val="ListParagraph"/>
        <w:numPr>
          <w:ilvl w:val="0"/>
          <w:numId w:val="19"/>
        </w:numPr>
      </w:pPr>
      <w:r>
        <w:t>Tied it in a knot and loosened a little bit before resistance was felt – conservative min radius of curvature = 1cm, needs to be verified by spec sheet</w:t>
      </w:r>
    </w:p>
    <w:p w14:paraId="25163AE7" w14:textId="1064A515" w:rsidR="001A1BA1" w:rsidRDefault="008B1A1D" w:rsidP="001A1BA1">
      <w:pPr>
        <w:pStyle w:val="ListParagraph"/>
        <w:numPr>
          <w:ilvl w:val="0"/>
          <w:numId w:val="19"/>
        </w:numPr>
      </w:pPr>
      <w:r>
        <w:t>For theta = 80 deg and r = 10mm, s = 13.96mm</w:t>
      </w:r>
      <w:r w:rsidR="005D6F2B">
        <w:t>, notch height = 1.21 mm</w:t>
      </w:r>
    </w:p>
    <w:p w14:paraId="72150033" w14:textId="62619B14" w:rsidR="008B1A1D" w:rsidRDefault="008B1A1D" w:rsidP="005D6F2B">
      <w:pPr>
        <w:ind w:left="360"/>
      </w:pPr>
      <w:r w:rsidRPr="008B1A1D">
        <w:drawing>
          <wp:inline distT="0" distB="0" distL="0" distR="0" wp14:anchorId="7E70C90B" wp14:editId="08BFF564">
            <wp:extent cx="1990693" cy="20337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97513" cy="2040703"/>
                    </a:xfrm>
                    <a:prstGeom prst="rect">
                      <a:avLst/>
                    </a:prstGeom>
                  </pic:spPr>
                </pic:pic>
              </a:graphicData>
            </a:graphic>
          </wp:inline>
        </w:drawing>
      </w:r>
      <w:r w:rsidR="005D6F2B">
        <w:t xml:space="preserve"> therefore, 3 notches, 5.17mm apart gives appropriate bending angle (80 deg) and radius of curvature (</w:t>
      </w:r>
      <w:r w:rsidR="008A1A76">
        <w:t xml:space="preserve">10mm) </w:t>
      </w:r>
      <w:bookmarkStart w:id="0" w:name="_GoBack"/>
      <w:bookmarkEnd w:id="0"/>
    </w:p>
    <w:p w14:paraId="0BFA48F3" w14:textId="70697B20" w:rsidR="001A1BA1" w:rsidRDefault="001A1BA1">
      <w:r>
        <w:br w:type="page"/>
      </w:r>
    </w:p>
    <w:p w14:paraId="19A58146" w14:textId="77777777" w:rsidR="00C44874" w:rsidRPr="00371C2C" w:rsidRDefault="00C44874" w:rsidP="00371C2C"/>
    <w:p w14:paraId="48ADCF6D" w14:textId="1CCC5BD3" w:rsidR="00C44874" w:rsidRPr="00C44874" w:rsidRDefault="00877456">
      <w:pPr>
        <w:widowControl w:val="0"/>
        <w:autoSpaceDE w:val="0"/>
        <w:autoSpaceDN w:val="0"/>
        <w:adjustRightInd w:val="0"/>
        <w:spacing w:after="140" w:line="288" w:lineRule="auto"/>
        <w:rPr>
          <w:rFonts w:ascii="Calibri" w:eastAsia="Times New Roman" w:hAnsi="Calibri" w:cs="Times New Roman"/>
          <w:noProof/>
        </w:rPr>
      </w:pPr>
      <w:r w:rsidRPr="00371C2C">
        <w:fldChar w:fldCharType="begin" w:fldLock="1"/>
      </w:r>
      <w:r w:rsidR="00200A2C" w:rsidRPr="00371C2C">
        <w:instrText xml:space="preserve">ADDIN Mendeley Bibliography CSL_BIBLIOGRAPHY </w:instrText>
      </w:r>
      <w:r w:rsidRPr="00371C2C">
        <w:fldChar w:fldCharType="separate"/>
      </w:r>
    </w:p>
    <w:p w14:paraId="4EFB723F"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1. </w:t>
      </w:r>
      <w:r w:rsidRPr="00C44874">
        <w:rPr>
          <w:rFonts w:ascii="Calibri" w:eastAsia="Times New Roman" w:hAnsi="Calibri" w:cs="Times New Roman"/>
          <w:noProof/>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1F5AB913"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767ACDBD"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2. </w:t>
      </w:r>
      <w:r w:rsidRPr="00C44874">
        <w:rPr>
          <w:rFonts w:ascii="Calibri" w:eastAsia="Times New Roman" w:hAnsi="Calibri" w:cs="Times New Roman"/>
          <w:noProof/>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033C292"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3CBC3F12" w14:textId="77777777" w:rsidR="00C44874" w:rsidRPr="00C44874" w:rsidRDefault="00C44874">
      <w:pPr>
        <w:widowControl w:val="0"/>
        <w:autoSpaceDE w:val="0"/>
        <w:autoSpaceDN w:val="0"/>
        <w:adjustRightInd w:val="0"/>
        <w:ind w:left="640" w:hanging="640"/>
        <w:rPr>
          <w:rFonts w:ascii="Calibri" w:hAnsi="Calibri"/>
          <w:noProof/>
        </w:rPr>
      </w:pPr>
      <w:r w:rsidRPr="00C44874">
        <w:rPr>
          <w:rFonts w:ascii="Calibri" w:eastAsia="Times New Roman" w:hAnsi="Calibri" w:cs="Times New Roman"/>
          <w:noProof/>
        </w:rPr>
        <w:t xml:space="preserve">3. </w:t>
      </w:r>
      <w:r w:rsidRPr="00C44874">
        <w:rPr>
          <w:rFonts w:ascii="Calibri" w:eastAsia="Times New Roman" w:hAnsi="Calibri" w:cs="Times New Roman"/>
          <w:noProof/>
        </w:rPr>
        <w:tab/>
        <w:t>York PA, Swaney PJ, Gilbert HB, Webster III RJ. A Wrist for Needle-Sized Surgical Robots. In: IEEE International Conference on Robotics and Automation [Internet]. Seattle; 2015. p. 1776–81. Available from: http://proceedings.spiedigitallibrary.org/proceeding.aspx?doi=10.1117/12.2008341</w:t>
      </w:r>
    </w:p>
    <w:p w14:paraId="6C021A07" w14:textId="3904CFE8" w:rsidR="00631A09" w:rsidRPr="00394112" w:rsidRDefault="00877456" w:rsidP="00C44874">
      <w:pPr>
        <w:widowControl w:val="0"/>
        <w:autoSpaceDE w:val="0"/>
        <w:autoSpaceDN w:val="0"/>
        <w:adjustRightInd w:val="0"/>
        <w:spacing w:line="240" w:lineRule="auto"/>
        <w:ind w:left="640" w:hanging="640"/>
      </w:pPr>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88F7698"/>
    <w:multiLevelType w:val="hybridMultilevel"/>
    <w:tmpl w:val="DF24F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13438D"/>
    <w:multiLevelType w:val="hybridMultilevel"/>
    <w:tmpl w:val="52E0D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3">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BD3D45"/>
    <w:multiLevelType w:val="hybridMultilevel"/>
    <w:tmpl w:val="FA203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E2D22C2"/>
    <w:multiLevelType w:val="hybridMultilevel"/>
    <w:tmpl w:val="3E6AFBA6"/>
    <w:lvl w:ilvl="0" w:tplc="F5BCDB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9">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4"/>
  </w:num>
  <w:num w:numId="4">
    <w:abstractNumId w:val="23"/>
  </w:num>
  <w:num w:numId="5">
    <w:abstractNumId w:val="0"/>
  </w:num>
  <w:num w:numId="6">
    <w:abstractNumId w:val="21"/>
  </w:num>
  <w:num w:numId="7">
    <w:abstractNumId w:val="19"/>
  </w:num>
  <w:num w:numId="8">
    <w:abstractNumId w:val="10"/>
  </w:num>
  <w:num w:numId="9">
    <w:abstractNumId w:val="9"/>
  </w:num>
  <w:num w:numId="10">
    <w:abstractNumId w:val="29"/>
  </w:num>
  <w:num w:numId="11">
    <w:abstractNumId w:val="17"/>
  </w:num>
  <w:num w:numId="12">
    <w:abstractNumId w:val="24"/>
  </w:num>
  <w:num w:numId="13">
    <w:abstractNumId w:val="4"/>
  </w:num>
  <w:num w:numId="14">
    <w:abstractNumId w:val="30"/>
  </w:num>
  <w:num w:numId="15">
    <w:abstractNumId w:val="25"/>
  </w:num>
  <w:num w:numId="16">
    <w:abstractNumId w:val="12"/>
  </w:num>
  <w:num w:numId="17">
    <w:abstractNumId w:val="1"/>
  </w:num>
  <w:num w:numId="18">
    <w:abstractNumId w:val="3"/>
  </w:num>
  <w:num w:numId="19">
    <w:abstractNumId w:val="20"/>
  </w:num>
  <w:num w:numId="20">
    <w:abstractNumId w:val="7"/>
  </w:num>
  <w:num w:numId="21">
    <w:abstractNumId w:val="28"/>
  </w:num>
  <w:num w:numId="22">
    <w:abstractNumId w:val="18"/>
  </w:num>
  <w:num w:numId="23">
    <w:abstractNumId w:val="5"/>
  </w:num>
  <w:num w:numId="24">
    <w:abstractNumId w:val="13"/>
  </w:num>
  <w:num w:numId="25">
    <w:abstractNumId w:val="27"/>
  </w:num>
  <w:num w:numId="26">
    <w:abstractNumId w:val="26"/>
  </w:num>
  <w:num w:numId="27">
    <w:abstractNumId w:val="15"/>
  </w:num>
  <w:num w:numId="28">
    <w:abstractNumId w:val="2"/>
  </w:num>
  <w:num w:numId="29">
    <w:abstractNumId w:val="22"/>
  </w:num>
  <w:num w:numId="30">
    <w:abstractNumId w:val="1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076424"/>
    <w:rsid w:val="00100A17"/>
    <w:rsid w:val="001139CB"/>
    <w:rsid w:val="00125200"/>
    <w:rsid w:val="00157856"/>
    <w:rsid w:val="00172156"/>
    <w:rsid w:val="001A1BA1"/>
    <w:rsid w:val="001C2AA5"/>
    <w:rsid w:val="001D0B20"/>
    <w:rsid w:val="001D76C6"/>
    <w:rsid w:val="001F0556"/>
    <w:rsid w:val="00200A2C"/>
    <w:rsid w:val="00232DA5"/>
    <w:rsid w:val="00237DCA"/>
    <w:rsid w:val="00283EF8"/>
    <w:rsid w:val="00286D27"/>
    <w:rsid w:val="002C5D53"/>
    <w:rsid w:val="00326DCB"/>
    <w:rsid w:val="003278AF"/>
    <w:rsid w:val="0034101E"/>
    <w:rsid w:val="00371C2C"/>
    <w:rsid w:val="00387A72"/>
    <w:rsid w:val="00387FE1"/>
    <w:rsid w:val="00394112"/>
    <w:rsid w:val="003C3179"/>
    <w:rsid w:val="003D3852"/>
    <w:rsid w:val="003D5B67"/>
    <w:rsid w:val="003D7695"/>
    <w:rsid w:val="003E4626"/>
    <w:rsid w:val="003F066B"/>
    <w:rsid w:val="00403C3B"/>
    <w:rsid w:val="00431FD8"/>
    <w:rsid w:val="004370F2"/>
    <w:rsid w:val="004441A6"/>
    <w:rsid w:val="00454621"/>
    <w:rsid w:val="00463D53"/>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D6F2B"/>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1A76"/>
    <w:rsid w:val="008A4482"/>
    <w:rsid w:val="008A65AC"/>
    <w:rsid w:val="008B1A1D"/>
    <w:rsid w:val="008B5D49"/>
    <w:rsid w:val="008C3B17"/>
    <w:rsid w:val="008F617A"/>
    <w:rsid w:val="00900733"/>
    <w:rsid w:val="0091605A"/>
    <w:rsid w:val="00926358"/>
    <w:rsid w:val="00936E42"/>
    <w:rsid w:val="00944DA7"/>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AF2D18"/>
    <w:rsid w:val="00B05DE8"/>
    <w:rsid w:val="00B66D68"/>
    <w:rsid w:val="00BC128D"/>
    <w:rsid w:val="00BF0039"/>
    <w:rsid w:val="00C01AB7"/>
    <w:rsid w:val="00C1088C"/>
    <w:rsid w:val="00C21461"/>
    <w:rsid w:val="00C31709"/>
    <w:rsid w:val="00C409E4"/>
    <w:rsid w:val="00C44874"/>
    <w:rsid w:val="00CA7A0D"/>
    <w:rsid w:val="00CD0505"/>
    <w:rsid w:val="00CD33E1"/>
    <w:rsid w:val="00CF201B"/>
    <w:rsid w:val="00D221FC"/>
    <w:rsid w:val="00D521FA"/>
    <w:rsid w:val="00D565CF"/>
    <w:rsid w:val="00D645C1"/>
    <w:rsid w:val="00D64ABB"/>
    <w:rsid w:val="00D761F3"/>
    <w:rsid w:val="00D87A70"/>
    <w:rsid w:val="00D91749"/>
    <w:rsid w:val="00DB08CA"/>
    <w:rsid w:val="00DD5411"/>
    <w:rsid w:val="00E0628B"/>
    <w:rsid w:val="00E259EA"/>
    <w:rsid w:val="00E60FF2"/>
    <w:rsid w:val="00E9062B"/>
    <w:rsid w:val="00EC73FA"/>
    <w:rsid w:val="00EE19F8"/>
    <w:rsid w:val="00EE1BED"/>
    <w:rsid w:val="00F21775"/>
    <w:rsid w:val="00F46F1D"/>
    <w:rsid w:val="00F50872"/>
    <w:rsid w:val="00F720C9"/>
    <w:rsid w:val="00FA03FD"/>
    <w:rsid w:val="00FD24B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paragraph" w:styleId="Heading1">
    <w:name w:val="heading 1"/>
    <w:basedOn w:val="Normal"/>
    <w:next w:val="Normal"/>
    <w:link w:val="Heading1Char"/>
    <w:uiPriority w:val="9"/>
    <w:qFormat/>
    <w:rsid w:val="00E259E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259E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83660">
      <w:bodyDiv w:val="1"/>
      <w:marLeft w:val="0"/>
      <w:marRight w:val="0"/>
      <w:marTop w:val="0"/>
      <w:marBottom w:val="0"/>
      <w:divBdr>
        <w:top w:val="none" w:sz="0" w:space="0" w:color="auto"/>
        <w:left w:val="none" w:sz="0" w:space="0" w:color="auto"/>
        <w:bottom w:val="none" w:sz="0" w:space="0" w:color="auto"/>
        <w:right w:val="none" w:sz="0" w:space="0" w:color="auto"/>
      </w:divBdr>
    </w:div>
    <w:div w:id="301231483">
      <w:bodyDiv w:val="1"/>
      <w:marLeft w:val="0"/>
      <w:marRight w:val="0"/>
      <w:marTop w:val="0"/>
      <w:marBottom w:val="0"/>
      <w:divBdr>
        <w:top w:val="none" w:sz="0" w:space="0" w:color="auto"/>
        <w:left w:val="none" w:sz="0" w:space="0" w:color="auto"/>
        <w:bottom w:val="none" w:sz="0" w:space="0" w:color="auto"/>
        <w:right w:val="none" w:sz="0" w:space="0" w:color="auto"/>
      </w:divBdr>
    </w:div>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 w:id="1951012814">
      <w:bodyDiv w:val="1"/>
      <w:marLeft w:val="0"/>
      <w:marRight w:val="0"/>
      <w:marTop w:val="0"/>
      <w:marBottom w:val="0"/>
      <w:divBdr>
        <w:top w:val="none" w:sz="0" w:space="0" w:color="auto"/>
        <w:left w:val="none" w:sz="0" w:space="0" w:color="auto"/>
        <w:bottom w:val="none" w:sz="0" w:space="0" w:color="auto"/>
        <w:right w:val="none" w:sz="0" w:space="0" w:color="auto"/>
      </w:divBdr>
    </w:div>
    <w:div w:id="210097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jpeg"/><Relationship Id="rId44" Type="http://schemas.openxmlformats.org/officeDocument/2006/relationships/image" Target="media/image39.png"/><Relationship Id="rId4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B47A4-6195-324A-97B3-5664A6C8C1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5</TotalTime>
  <Pages>32</Pages>
  <Words>4517</Words>
  <Characters>25749</Characters>
  <Application>Microsoft Macintosh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0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9</cp:revision>
  <dcterms:created xsi:type="dcterms:W3CDTF">2016-10-27T19:48:00Z</dcterms:created>
  <dcterms:modified xsi:type="dcterms:W3CDTF">2018-01-29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